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39B5E032" w:rsidR="00822BA0" w:rsidRDefault="009E7E45" w:rsidP="00B36723">
      <w:pPr>
        <w:spacing w:line="480" w:lineRule="auto"/>
      </w:pPr>
      <w:r>
        <w:t>Word Count: 3194</w:t>
      </w: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5539B526"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reaction times</w:t>
      </w:r>
      <w:r w:rsidR="008126FF">
        <w:rPr>
          <w:rFonts w:ascii="Times New Roman" w:hAnsi="Times New Roman" w:cs="Times New Roman"/>
          <w:sz w:val="22"/>
          <w:lang w:val="en-IE"/>
        </w:rPr>
        <w:t xml:space="preserve"> 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the reaction 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sex,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r w:rsidR="008126FF">
        <w:rPr>
          <w:rFonts w:ascii="Times New Roman" w:hAnsi="Times New Roman" w:cs="Times New Roman"/>
          <w:sz w:val="22"/>
          <w:lang w:val="en-IE"/>
        </w:rPr>
        <w:t xml:space="preserve">of 115 ms and 119 ms </w:t>
      </w:r>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ms </w:t>
      </w:r>
      <w:r w:rsidR="008126FF">
        <w:rPr>
          <w:rFonts w:ascii="Times New Roman" w:hAnsi="Times New Roman" w:cs="Times New Roman"/>
          <w:sz w:val="22"/>
          <w:lang w:val="en-IE"/>
        </w:rPr>
        <w:t xml:space="preserve">rule </w:t>
      </w:r>
      <w:r w:rsidR="00ED265E">
        <w:rPr>
          <w:rFonts w:ascii="Times New Roman" w:hAnsi="Times New Roman" w:cs="Times New Roman"/>
          <w:sz w:val="22"/>
          <w:lang w:val="en-IE"/>
        </w:rPr>
        <w:t>results in some</w:t>
      </w:r>
      <w:r w:rsidR="000F6135">
        <w:rPr>
          <w:rFonts w:ascii="Times New Roman" w:hAnsi="Times New Roman" w:cs="Times New Roman"/>
          <w:sz w:val="22"/>
          <w:lang w:val="en-IE"/>
        </w:rPr>
        <w:t xml:space="preserve"> 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AAF approved systems the false start detection threshold should be increased and that male and female athletes should have different thresholds due to the substantial evidence of a sex difference in reaction times of elite athletes</w:t>
      </w:r>
      <w:r w:rsidR="009C08AF">
        <w:rPr>
          <w:rFonts w:ascii="Times New Roman" w:hAnsi="Times New Roman" w:cs="Times New Roman"/>
          <w:sz w:val="22"/>
          <w:lang w:val="en-IE"/>
        </w:rPr>
        <w:t>.</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067059F1" w14:textId="7DA96314"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reaction time </w:t>
      </w:r>
      <w:r>
        <w:rPr>
          <w:rFonts w:ascii="Times New Roman" w:hAnsi="Times New Roman" w:cs="Times New Roman"/>
        </w:rPr>
        <w:t xml:space="preserve">(RT) </w:t>
      </w:r>
      <w:r w:rsidRPr="00BA6929">
        <w:rPr>
          <w:rFonts w:ascii="Times New Roman" w:hAnsi="Times New Roman" w:cs="Times New Roman"/>
        </w:rPr>
        <w:t>of elite 100</w:t>
      </w:r>
      <w:r>
        <w:rPr>
          <w:rFonts w:ascii="Times New Roman" w:hAnsi="Times New Roman" w:cs="Times New Roman"/>
        </w:rPr>
        <w:t xml:space="preserve"> </w:t>
      </w:r>
      <w:r w:rsidRPr="00BA6929">
        <w:rPr>
          <w:rFonts w:ascii="Times New Roman" w:hAnsi="Times New Roman" w:cs="Times New Roman"/>
        </w:rPr>
        <w:t xml:space="preserve">m sprinters has been </w:t>
      </w:r>
      <w:r>
        <w:rPr>
          <w:rFonts w:ascii="Times New Roman" w:hAnsi="Times New Roman" w:cs="Times New Roman"/>
        </w:rPr>
        <w:t>identified</w:t>
      </w:r>
      <w:r w:rsidRPr="00BA6929">
        <w:rPr>
          <w:rFonts w:ascii="Times New Roman" w:hAnsi="Times New Roman" w:cs="Times New Roman"/>
        </w:rPr>
        <w:t xml:space="preserve"> as a benchmark against which to gauge the absolute limits of human auditory performance </w:t>
      </w:r>
      <w:r>
        <w:rPr>
          <w:rFonts w:ascii="Times New Roman" w:hAnsi="Times New Roman" w:cs="Times New Roman"/>
        </w:rPr>
        <w:fldChar w:fldCharType="begin"/>
      </w:r>
      <w:r>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Accurate identif</w:t>
      </w:r>
      <w:r>
        <w:rPr>
          <w:rFonts w:ascii="Times New Roman" w:hAnsi="Times New Roman" w:cs="Times New Roman"/>
        </w:rPr>
        <w:t>ication of</w:t>
      </w:r>
      <w:r w:rsidRPr="00BA6929">
        <w:rPr>
          <w:rFonts w:ascii="Times New Roman" w:hAnsi="Times New Roman" w:cs="Times New Roman"/>
        </w:rPr>
        <w:t xml:space="preserve"> the </w:t>
      </w:r>
      <w:r>
        <w:rPr>
          <w:rFonts w:ascii="Times New Roman" w:hAnsi="Times New Roman" w:cs="Times New Roman"/>
        </w:rPr>
        <w:t>RT period after the start signal in sprint starts especially at major championships is vital</w:t>
      </w:r>
      <w:r w:rsidRPr="00BA6929">
        <w:rPr>
          <w:rFonts w:ascii="Times New Roman" w:hAnsi="Times New Roman" w:cs="Times New Roman"/>
        </w:rPr>
        <w:t xml:space="preserve"> for the fair and impartial refereeing of competitive athletics.</w:t>
      </w:r>
      <w:r>
        <w:rPr>
          <w:rFonts w:ascii="Times New Roman" w:hAnsi="Times New Roman" w:cs="Times New Roman"/>
        </w:rPr>
        <w:t xml:space="preserve"> </w:t>
      </w:r>
      <w:r w:rsidRPr="00BA6929">
        <w:rPr>
          <w:rFonts w:ascii="Times New Roman" w:hAnsi="Times New Roman" w:cs="Times New Roman"/>
        </w:rPr>
        <w:t xml:space="preserve">The </w:t>
      </w:r>
      <w:r w:rsidRPr="00BA6929">
        <w:rPr>
          <w:rFonts w:ascii="Times New Roman" w:hAnsi="Times New Roman" w:cs="Times New Roman"/>
        </w:rPr>
        <w:lastRenderedPageBreak/>
        <w:t xml:space="preserve">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ace</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 xml:space="preserve">From January 2004, a false start by any competitor placed all the athletes in th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automatically disqualified regardless of whether (s</w:t>
      </w:r>
      <w:proofErr w:type="gramStart"/>
      <w:r w:rsidRPr="00BA6929">
        <w:rPr>
          <w:rFonts w:ascii="Times New Roman" w:hAnsi="Times New Roman" w:cs="Times New Roman"/>
        </w:rPr>
        <w:t>)he</w:t>
      </w:r>
      <w:proofErr w:type="gramEnd"/>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 xml:space="preserve">To eradicate gamesmanship </w:t>
      </w:r>
      <w:r>
        <w:rPr>
          <w:rFonts w:ascii="Times New Roman" w:hAnsi="Times New Roman" w:cs="Times New Roman"/>
        </w:rPr>
        <w:fldChar w:fldCharType="begin"/>
      </w:r>
      <w:r>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significant changes to the </w:t>
      </w:r>
      <w:r>
        <w:rPr>
          <w:rFonts w:ascii="Times New Roman" w:hAnsi="Times New Roman" w:cs="Times New Roman"/>
        </w:rPr>
        <w:t>false start disqualification rule</w:t>
      </w:r>
      <w:r w:rsidRPr="00BA6929">
        <w:rPr>
          <w:rFonts w:ascii="Times New Roman" w:hAnsi="Times New Roman" w:cs="Times New Roman"/>
        </w:rPr>
        <w:t xml:space="preserve"> in January </w:t>
      </w:r>
      <w:r>
        <w:rPr>
          <w:rFonts w:ascii="Times New Roman" w:hAnsi="Times New Roman" w:cs="Times New Roman"/>
        </w:rPr>
        <w:t>2010</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3DBC3D7D" w14:textId="77777777" w:rsidR="00F148AF" w:rsidRPr="00F148AF" w:rsidRDefault="00315B26" w:rsidP="00315B26">
      <w:pPr>
        <w:spacing w:line="480" w:lineRule="auto"/>
        <w:rPr>
          <w:rFonts w:ascii="Times New Roman" w:hAnsi="Times New Roman" w:cs="Times New Roman"/>
        </w:rPr>
      </w:pPr>
      <w:r>
        <w:rPr>
          <w:rFonts w:ascii="Times New Roman" w:hAnsi="Times New Roman" w:cs="Times New Roman"/>
        </w:rPr>
        <w:t xml:space="preserve">The 100 ms latency period used to detect a false start is measured as the time taken by an athlete to produce a predefined force or acceleration threshold on the starting blocks.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sta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ms threshold is based on a considerably dated study involving eight non-elite Fin</w:t>
      </w:r>
      <w:r>
        <w:rPr>
          <w:rFonts w:ascii="Times New Roman" w:hAnsi="Times New Roman" w:cs="Times New Roman"/>
        </w:rPr>
        <w:t>n</w:t>
      </w:r>
      <w:r w:rsidRPr="00BA6929">
        <w:rPr>
          <w:rFonts w:ascii="Times New Roman" w:hAnsi="Times New Roman" w:cs="Times New Roman"/>
        </w:rPr>
        <w:t xml:space="preserve">ish male sprinters </w:t>
      </w:r>
      <w:r>
        <w:rPr>
          <w:rFonts w:ascii="Times New Roman" w:hAnsi="Times New Roman" w:cs="Times New Roman"/>
        </w:rPr>
        <w:fldChar w:fldCharType="begin"/>
      </w:r>
      <w:r>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RTs of 85 ms are possible and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observing 21% of recorded reaction times being below the 100 ms temporal threshold.  While such RTs are possible, the recording systems used in both studies measured the time to the first change in force on the blocks produced by the athlete rather than the time taken to produce a predefined forc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Pr="00FA6B17">
        <w:rPr>
          <w:rFonts w:ascii="Times New Roman" w:hAnsi="Times New Roman" w:cs="Times New Roman"/>
        </w:rPr>
        <w:t xml:space="preserve"> Komi, Ishikawa et al. (2009), </w:t>
      </w:r>
      <w:r>
        <w:rPr>
          <w:rFonts w:ascii="Times New Roman" w:hAnsi="Times New Roman" w:cs="Times New Roman"/>
        </w:rPr>
        <w:t xml:space="preserve">based on a study of </w:t>
      </w:r>
      <w:r w:rsidRPr="00F148AF">
        <w:rPr>
          <w:rFonts w:ascii="Times New Roman" w:hAnsi="Times New Roman" w:cs="Times New Roman"/>
        </w:rPr>
        <w:t xml:space="preserve">sprint starts on seven </w:t>
      </w:r>
      <w:r w:rsidRPr="00F148AF">
        <w:rPr>
          <w:rFonts w:ascii="Times New Roman" w:hAnsi="Times New Roman" w:cs="Times New Roman"/>
        </w:rPr>
        <w:lastRenderedPageBreak/>
        <w:t xml:space="preserve">Finnish national-level sprinters, four male and three female.  While this study raised questions over the validity of the current 100 ms rule, it </w:t>
      </w:r>
      <w:r w:rsidR="00F148AF" w:rsidRPr="00F148AF">
        <w:rPr>
          <w:rFonts w:ascii="Times New Roman" w:hAnsi="Times New Roman" w:cs="Times New Roman"/>
        </w:rPr>
        <w:t xml:space="preserve">was weakened by having a </w:t>
      </w:r>
      <w:r w:rsidRPr="00F148AF">
        <w:rPr>
          <w:rFonts w:ascii="Times New Roman" w:hAnsi="Times New Roman" w:cs="Times New Roman"/>
        </w:rPr>
        <w:t xml:space="preserve">small sample of participants with limited major championship status.  </w:t>
      </w:r>
    </w:p>
    <w:p w14:paraId="28770A07" w14:textId="77777777" w:rsidR="00F148AF" w:rsidRDefault="00F148AF" w:rsidP="00F148AF">
      <w:pPr>
        <w:spacing w:line="480" w:lineRule="auto"/>
        <w:rPr>
          <w:rFonts w:ascii="Times New Roman" w:hAnsi="Times New Roman" w:cs="Times New Roman"/>
        </w:rPr>
      </w:pPr>
      <w:r w:rsidRPr="00F148AF">
        <w:rPr>
          <w:rFonts w:ascii="Times New Roman" w:hAnsi="Times New Roman" w:cs="Times New Roman"/>
        </w:rPr>
        <w:t xml:space="preserve">Previous studies have provided empirical evidence of a sex 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elite athletes </w:t>
      </w:r>
      <w:r>
        <w:rPr>
          <w:rFonts w:ascii="Times New Roman" w:hAnsi="Times New Roman" w:cs="Times New Roman"/>
        </w:rPr>
        <w:fldChar w:fldCharType="begin"/>
      </w:r>
      <w:r>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a sex difference in RTs could exist and that the rules for male and female events should be derived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21E74C32" w:rsidR="00315B26" w:rsidRPr="00BA6929"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 approved starting technologies</w:t>
      </w:r>
      <w:r w:rsidRPr="00F148AF">
        <w:rPr>
          <w:rFonts w:ascii="Times New Roman" w:hAnsi="Times New Roman" w:cs="Times New Roman"/>
        </w:rPr>
        <w:t xml:space="preserve"> and relevant data from international competition</w:t>
      </w:r>
      <w:r w:rsidR="009C08AF">
        <w:rPr>
          <w:rFonts w:ascii="Times New Roman" w:hAnsi="Times New Roman" w:cs="Times New Roman"/>
        </w:rPr>
        <w:t>s</w:t>
      </w:r>
      <w:r w:rsidR="00315B26" w:rsidRPr="00F148AF">
        <w:rPr>
          <w:rFonts w:ascii="Times New Roman" w:hAnsi="Times New Roman" w:cs="Times New Roman"/>
        </w:rPr>
        <w:t xml:space="preserve">.  All </w:t>
      </w:r>
      <w:r w:rsidR="00315B26">
        <w:rPr>
          <w:rFonts w:ascii="Times New Roman" w:hAnsi="Times New Roman" w:cs="Times New Roman"/>
        </w:rPr>
        <w:t>of the previous studies have been based on restricted sample sizes and many do not include data from athletes of international major championship status. Appropriate statistical analysis of a large sample of male and female athlete RTs 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elite sprinters in </w:t>
      </w:r>
      <w:r w:rsidR="00315B26">
        <w:rPr>
          <w:rFonts w:ascii="Times New Roman" w:hAnsi="Times New Roman" w:cs="Times New Roman"/>
        </w:rPr>
        <w:t xml:space="preserve">major international championships by statistically modelling the historical RT data and determining potential differences across ruling periods, sex and round of competition. </w:t>
      </w:r>
      <w:r w:rsidR="00315B26" w:rsidRPr="00BA6929">
        <w:rPr>
          <w:rFonts w:ascii="Times New Roman" w:hAnsi="Times New Roman" w:cs="Times New Roman"/>
        </w:rPr>
        <w:t xml:space="preserve"> Th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the data collected across multiple </w:t>
      </w:r>
      <w:r w:rsidR="00315B26">
        <w:rPr>
          <w:rFonts w:ascii="Times New Roman" w:hAnsi="Times New Roman" w:cs="Times New Roman"/>
        </w:rPr>
        <w:t xml:space="preserve">major 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 xml:space="preserve">ms reaction time for male and female sprinters accordingly.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4162E864" w:rsidR="00E21350" w:rsidRPr="00EE513E" w:rsidRDefault="00892C56" w:rsidP="00B36723">
      <w:pPr>
        <w:spacing w:line="480" w:lineRule="auto"/>
        <w:rPr>
          <w:rFonts w:ascii="Times New Roman" w:hAnsi="Times New Roman" w:cs="Times New Roman"/>
        </w:rPr>
      </w:pPr>
      <w:r>
        <w:rPr>
          <w:rFonts w:ascii="Times New Roman" w:hAnsi="Times New Roman" w:cs="Times New Roman"/>
        </w:rPr>
        <w:t>RT</w:t>
      </w:r>
      <w:r w:rsidR="001E0E4B" w:rsidRPr="001E0E4B">
        <w:rPr>
          <w:rFonts w:ascii="Times New Roman" w:hAnsi="Times New Roman" w:cs="Times New Roman"/>
        </w:rPr>
        <w:t xml:space="preserve"> data </w:t>
      </w:r>
      <w:r w:rsidR="003204EA">
        <w:rPr>
          <w:rFonts w:ascii="Times New Roman" w:hAnsi="Times New Roman" w:cs="Times New Roman"/>
        </w:rPr>
        <w:t xml:space="preserve">was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 xml:space="preserve">es 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 from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quickest 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1E0E4B" w:rsidRPr="001E0E4B">
        <w:rPr>
          <w:rFonts w:ascii="Times New Roman" w:hAnsi="Times New Roman" w:cs="Times New Roman"/>
        </w:rPr>
        <w:t xml:space="preserve">While th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694FF1">
        <w:rPr>
          <w:rFonts w:ascii="Times New Roman" w:hAnsi="Times New Roman" w:cs="Times New Roman"/>
        </w:rPr>
        <w:t>:</w:t>
      </w:r>
      <w:r w:rsidR="00C25038">
        <w:rPr>
          <w:rFonts w:ascii="Times New Roman" w:hAnsi="Times New Roman" w:cs="Times New Roman"/>
        </w:rPr>
        <w:t xml:space="preserve"> the RT</w:t>
      </w:r>
      <w:r w:rsidR="001E0E4B"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Pr>
          <w:rFonts w:ascii="Times New Roman" w:hAnsi="Times New Roman" w:cs="Times New Roman"/>
        </w:rPr>
        <w:t>RTs</w:t>
      </w:r>
      <w:r w:rsidR="001E0E4B"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4F10DD" w:rsidRPr="00BA6929">
        <w:rPr>
          <w:rFonts w:ascii="Times New Roman" w:hAnsi="Times New Roman" w:cs="Times New Roman"/>
        </w:rPr>
        <w:t xml:space="preserve"> </w:t>
      </w:r>
      <w:r w:rsidR="004F10DD">
        <w:rPr>
          <w:rFonts w:ascii="Times New Roman" w:hAnsi="Times New Roman" w:cs="Times New Roman"/>
        </w:rPr>
        <w:fldChar w:fldCharType="begin"/>
      </w:r>
      <w:r w:rsidR="004F10DD">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r w:rsidR="004F10DD">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59D170A8" w:rsidR="00E21350" w:rsidRPr="00EE513E" w:rsidRDefault="00C7609C" w:rsidP="00B36723">
      <w:pPr>
        <w:spacing w:line="480" w:lineRule="auto"/>
        <w:rPr>
          <w:rFonts w:ascii="Times New Roman" w:hAnsi="Times New Roman" w:cs="Times New Roman"/>
        </w:rPr>
      </w:pPr>
      <w:r>
        <w:rPr>
          <w:rFonts w:ascii="Times New Roman" w:hAnsi="Times New Roman" w:cs="Times New Roman"/>
        </w:rPr>
        <w:t>Descriptive statistics for the centre and variability of RTs relative to sex 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lastRenderedPageBreak/>
        <w:t>Statistical Modelling</w:t>
      </w:r>
    </w:p>
    <w:p w14:paraId="729BAF2B" w14:textId="4DCE64C3"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5516BBC2" w:rsidR="00341CA2" w:rsidRPr="00341CA2" w:rsidRDefault="00341CA2" w:rsidP="00784F30">
      <w:pPr>
        <w:spacing w:line="480" w:lineRule="auto"/>
        <w:rPr>
          <w:rFonts w:ascii="Times New Roman" w:hAnsi="Times New Roman" w:cs="Times New Roman"/>
          <w:i/>
        </w:rPr>
      </w:pPr>
      <w:r>
        <w:rPr>
          <w:rFonts w:ascii="Times New Roman" w:hAnsi="Times New Roman" w:cs="Times New Roman"/>
          <w:i/>
        </w:rPr>
        <w:t>Estimation:</w:t>
      </w:r>
    </w:p>
    <w:p w14:paraId="484BEB26" w14:textId="74EAE4C7"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00786B98">
        <w:rPr>
          <w:rFonts w:ascii="Times New Roman" w:hAnsi="Times New Roman" w:cs="Times New Roman"/>
        </w:rPr>
        <w:t>D’</w:t>
      </w:r>
      <w:r w:rsidRPr="0055310D">
        <w:rPr>
          <w:rFonts w:ascii="Times New Roman" w:hAnsi="Times New Roman" w:cs="Times New Roman"/>
        </w:rPr>
        <w:t xml:space="preserve">s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341CA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341CA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01FC6629"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 xml:space="preserve">not a true reflection of the observed data, more detail </w:t>
      </w:r>
      <w:r w:rsidR="00A54FED">
        <w:rPr>
          <w:rFonts w:ascii="Times New Roman" w:hAnsi="Times New Roman" w:cs="Times New Roman"/>
        </w:rPr>
        <w:t xml:space="preserve">of this </w:t>
      </w:r>
      <w:r w:rsidR="00A54FED">
        <w:rPr>
          <w:rFonts w:ascii="Times New Roman" w:hAnsi="Times New Roman" w:cs="Times New Roman"/>
        </w:rPr>
        <w:lastRenderedPageBreak/>
        <w:t xml:space="preserve">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3B05AE" w:rsidRPr="003B05AE">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3B05AE" w:rsidRPr="003B05AE">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w:t>
      </w:r>
      <w:r w:rsidR="00694FF1">
        <w:rPr>
          <w:rFonts w:ascii="Times New Roman" w:hAnsi="Times New Roman" w:cs="Times New Roman"/>
        </w:rPr>
        <w:t xml:space="preserve">study </w:t>
      </w:r>
      <w:r w:rsidR="00A54FED">
        <w:rPr>
          <w:rFonts w:ascii="Times New Roman" w:hAnsi="Times New Roman" w:cs="Times New Roman"/>
        </w:rPr>
        <w:t xml:space="preserve">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653EA12C"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by the total law of probability.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r w:rsidR="00A4035F" w:rsidRPr="00A4035F">
        <w:rPr>
          <w:rFonts w:ascii="Times New Roman" w:hAnsi="Times New Roman" w:cs="Times New Roman"/>
          <w:i/>
        </w:rPr>
        <w:t>T</w:t>
      </w:r>
      <w:r w:rsidR="00A4035F">
        <w:rPr>
          <w:rFonts w:ascii="Times New Roman" w:hAnsi="Times New Roman" w:cs="Times New Roman"/>
          <w:i/>
        </w:rPr>
        <w:t>.</w:t>
      </w:r>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ility density function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0940A4E5" w:rsidR="00FB4F3D" w:rsidRPr="00FB4F3D" w:rsidRDefault="00FB4F3D" w:rsidP="00B36723">
      <w:pPr>
        <w:spacing w:line="480" w:lineRule="auto"/>
        <w:rPr>
          <w:rFonts w:ascii="Times New Roman" w:hAnsi="Times New Roman" w:cs="Times New Roman"/>
        </w:rPr>
      </w:pPr>
      <w:r>
        <w:rPr>
          <w:rFonts w:ascii="Times New Roman" w:hAnsi="Times New Roman" w:cs="Times New Roman"/>
        </w:rPr>
        <w:t xml:space="preserve">For both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835861">
        <w:rPr>
          <w:rFonts w:ascii="Times New Roman" w:hAnsi="Times New Roman" w:cs="Times New Roman"/>
        </w:rPr>
        <w:t>sex</w:t>
      </w:r>
      <w:r>
        <w:rPr>
          <w:rFonts w:ascii="Times New Roman" w:hAnsi="Times New Roman" w:cs="Times New Roman"/>
        </w:rPr>
        <w:t xml:space="preserve">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lastRenderedPageBreak/>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technology </w:t>
      </w:r>
      <w:r w:rsidR="004F10DD">
        <w:rPr>
          <w:rFonts w:ascii="Times New Roman" w:hAnsi="Times New Roman" w:cs="Times New Roman"/>
        </w:rPr>
        <w:t>approved</w:t>
      </w:r>
      <w:r>
        <w:rPr>
          <w:rFonts w:ascii="Times New Roman" w:hAnsi="Times New Roman" w:cs="Times New Roman"/>
        </w:rPr>
        <w:t xml:space="preserve"> by the IAAF.</w:t>
      </w: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2661E4A5"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and its confidence band are reported as a positive skew was observed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 xml:space="preserve">The columns provide the number of observations, the median, a 95% confidence interval around the median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083F5C69"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w:t>
      </w:r>
      <w:r w:rsidR="00835861">
        <w:rPr>
          <w:rFonts w:ascii="Times New Roman" w:hAnsi="Times New Roman" w:cs="Times New Roman"/>
        </w:rPr>
        <w:t>men</w:t>
      </w:r>
      <w:r w:rsidR="0072453D">
        <w:rPr>
          <w:rFonts w:ascii="Times New Roman" w:hAnsi="Times New Roman" w:cs="Times New Roman"/>
        </w:rPr>
        <w:t xml:space="preserve"> while the </w:t>
      </w:r>
      <w:r w:rsidR="00835861">
        <w:rPr>
          <w:rFonts w:ascii="Times New Roman" w:hAnsi="Times New Roman" w:cs="Times New Roman"/>
        </w:rPr>
        <w:t>women</w:t>
      </w:r>
      <w:r w:rsidR="0072453D">
        <w:rPr>
          <w:rFonts w:ascii="Times New Roman" w:hAnsi="Times New Roman" w:cs="Times New Roman"/>
        </w:rPr>
        <w:t xml:space="preserve">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0A7A1016"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r w:rsidR="002C119D">
        <w:rPr>
          <w:rFonts w:ascii="Times New Roman" w:hAnsi="Times New Roman" w:cs="Times New Roman"/>
        </w:rPr>
        <w:t xml:space="preserve">may 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maximum likelihood </w:t>
      </w:r>
      <w:bookmarkStart w:id="0" w:name="_GoBack"/>
      <w:bookmarkEnd w:id="0"/>
      <w:r w:rsidR="00024C3F">
        <w:rPr>
          <w:rFonts w:ascii="Times New Roman" w:hAnsi="Times New Roman" w:cs="Times New Roman"/>
        </w:rPr>
        <w:lastRenderedPageBreak/>
        <w:t>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1F1A26">
        <w:rPr>
          <w:rFonts w:ascii="Times New Roman" w:hAnsi="Times New Roman" w:cs="Times New Roman"/>
        </w:rPr>
        <w:t xml:space="preserve"> of interest</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0D55998F"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dashed line, and finals, solid lin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77FB20E0" w:rsidR="004B4688" w:rsidRPr="0084277A"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ms. For ruling periods the respective probabilities are 0.95, 0.98 and 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p>
    <w:p w14:paraId="7691C64A" w14:textId="2745A567" w:rsidR="003B0453" w:rsidRP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w:t>
      </w:r>
      <w:r w:rsidR="004A4340">
        <w:rPr>
          <w:rFonts w:ascii="Times New Roman" w:hAnsi="Times New Roman" w:cs="Times New Roman"/>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180FC366" w14:textId="02BD506B" w:rsidR="005D4015" w:rsidRPr="00835861" w:rsidRDefault="00273283" w:rsidP="00B36723">
      <w:pPr>
        <w:spacing w:line="480" w:lineRule="auto"/>
        <w:rPr>
          <w:rFonts w:ascii="Times New Roman" w:hAnsi="Times New Roman" w:cs="Times New Roman"/>
        </w:rPr>
      </w:pPr>
      <w:r>
        <w:rPr>
          <w:rFonts w:ascii="Times New Roman" w:hAnsi="Times New Roman" w:cs="Times New Roman"/>
        </w:rPr>
        <w:lastRenderedPageBreak/>
        <w:t>The 95%</w:t>
      </w:r>
      <w:r w:rsidRPr="00273283">
        <w:rPr>
          <w:rFonts w:ascii="Times New Roman" w:hAnsi="Times New Roman" w:cs="Times New Roman"/>
        </w:rPr>
        <w:t xml:space="preserve"> confidence interval </w:t>
      </w:r>
      <w:r w:rsidR="00320751">
        <w:rPr>
          <w:rFonts w:ascii="Times New Roman" w:hAnsi="Times New Roman" w:cs="Times New Roman"/>
        </w:rPr>
        <w:t>for</w:t>
      </w:r>
      <w:r w:rsidR="00320751" w:rsidRPr="00273283">
        <w:rPr>
          <w:rFonts w:ascii="Times New Roman" w:hAnsi="Times New Roman" w:cs="Times New Roman"/>
        </w:rPr>
        <w:t xml:space="preserve"> </w:t>
      </w:r>
      <w:r w:rsidRPr="00273283">
        <w:rPr>
          <w:rFonts w:ascii="Times New Roman" w:hAnsi="Times New Roman" w:cs="Times New Roman"/>
        </w:rPr>
        <w:t>the median</w:t>
      </w:r>
      <w:r w:rsidR="00835861">
        <w:rPr>
          <w:rFonts w:ascii="Times New Roman" w:hAnsi="Times New Roman" w:cs="Times New Roman"/>
        </w:rPr>
        <w:t xml:space="preserve"> RT</w:t>
      </w:r>
      <w:r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4A4340">
        <w:rPr>
          <w:rFonts w:ascii="Times New Roman" w:hAnsi="Times New Roman" w:cs="Times New Roman"/>
        </w:rPr>
        <w:t xml:space="preserve">typical velocity of </w:t>
      </w:r>
      <w:r w:rsidR="008052FC">
        <w:rPr>
          <w:rFonts w:ascii="Times New Roman" w:hAnsi="Times New Roman" w:cs="Times New Roman"/>
        </w:rPr>
        <w:t xml:space="preserve">10 m/s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Pr>
          <w:rFonts w:ascii="Times New Roman" w:hAnsi="Times New Roman" w:cs="Times New Roman"/>
        </w:rPr>
        <w:t>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is subject to not detecting valid false starts</w:t>
      </w:r>
      <w:r w:rsidR="000C2A7A">
        <w:rPr>
          <w:rFonts w:ascii="Times New Roman" w:hAnsi="Times New Roman" w:cs="Times New Roman"/>
        </w:rPr>
        <w:t xml:space="preserve"> an anticipated start could alter the results of an event</w:t>
      </w:r>
      <w:r w:rsidRPr="00273283">
        <w:rPr>
          <w:rFonts w:ascii="Times New Roman" w:hAnsi="Times New Roman" w:cs="Times New Roman"/>
        </w:rPr>
        <w:t>.</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0D8DC244"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confidence band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s</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of 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 xml:space="preserve">Figure 2 panels A and B, suggest </w:t>
      </w:r>
      <w:r w:rsidR="001F5076">
        <w:rPr>
          <w:rFonts w:ascii="Times New Roman" w:hAnsi="Times New Roman" w:cs="Times New Roman"/>
        </w:rPr>
        <w:t>that for</w:t>
      </w:r>
      <w:r w:rsidR="003E0A92">
        <w:rPr>
          <w:rFonts w:ascii="Times New Roman" w:hAnsi="Times New Roman" w:cs="Times New Roman"/>
        </w:rPr>
        <w:t xml:space="preserve"> </w:t>
      </w:r>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3E0A92">
        <w:rPr>
          <w:rFonts w:ascii="Times New Roman" w:hAnsi="Times New Roman" w:cs="Times New Roman"/>
        </w:rPr>
        <w:t>of</w:t>
      </w:r>
      <w:r w:rsidR="003E0A92" w:rsidRPr="0084277A">
        <w:rPr>
          <w:rFonts w:ascii="Times New Roman" w:hAnsi="Times New Roman" w:cs="Times New Roman"/>
        </w:rPr>
        <w:t xml:space="preserve"> </w:t>
      </w:r>
      <w:r w:rsidR="00835861">
        <w:rPr>
          <w:rFonts w:ascii="Times New Roman" w:hAnsi="Times New Roman" w:cs="Times New Roman"/>
        </w:rPr>
        <w:t>men and women</w:t>
      </w:r>
      <w:r w:rsidR="00F32CA6">
        <w:rPr>
          <w:rFonts w:ascii="Times New Roman" w:hAnsi="Times New Roman" w:cs="Times New Roman"/>
        </w:rPr>
        <w:t xml:space="preserve"> </w:t>
      </w:r>
      <w:r w:rsidR="00835861">
        <w:rPr>
          <w:rFonts w:ascii="Times New Roman" w:hAnsi="Times New Roman" w:cs="Times New Roman"/>
        </w:rPr>
        <w:t>has</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 xml:space="preserve">for women </w:t>
      </w:r>
      <w:r w:rsidR="00F32CA6" w:rsidRPr="0084277A">
        <w:rPr>
          <w:rFonts w:ascii="Times New Roman" w:hAnsi="Times New Roman" w:cs="Times New Roman"/>
        </w:rPr>
        <w:t>being 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following the introduction of the automatic disqualification rule in 2010 is 1, </w:t>
      </w:r>
      <w:r w:rsidR="00835861">
        <w:rPr>
          <w:rFonts w:ascii="Times New Roman" w:hAnsi="Times New Roman" w:cs="Times New Roman"/>
        </w:rPr>
        <w:t>irrespective of 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athletes recorded using the current </w:t>
      </w:r>
      <w:r w:rsidR="00110ECD">
        <w:rPr>
          <w:rFonts w:ascii="Times New Roman" w:hAnsi="Times New Roman" w:cs="Times New Roman"/>
        </w:rPr>
        <w:t xml:space="preserve">IAAF </w:t>
      </w:r>
      <w:r w:rsidR="00110ECD">
        <w:rPr>
          <w:rFonts w:ascii="Times New Roman" w:hAnsi="Times New Roman" w:cs="Times New Roman"/>
        </w:rPr>
        <w:lastRenderedPageBreak/>
        <w:t xml:space="preserve">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7BD0FBA2"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the race is more important</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r w:rsidR="00C7609C">
        <w:rPr>
          <w:rFonts w:ascii="Times New Roman" w:hAnsi="Times New Roman" w:cs="Times New Roman"/>
        </w:rPr>
        <w:t>A sex difference is evident by the comparison of the plots with the RT distribution for women shifted</w:t>
      </w:r>
      <w:r w:rsidR="00835861">
        <w:rPr>
          <w:rFonts w:ascii="Times New Roman" w:hAnsi="Times New Roman" w:cs="Times New Roman"/>
        </w:rPr>
        <w:t xml:space="preserve"> further</w:t>
      </w:r>
      <w:r w:rsidR="00C7609C">
        <w:rPr>
          <w:rFonts w:ascii="Times New Roman" w:hAnsi="Times New Roman" w:cs="Times New Roman"/>
        </w:rPr>
        <w:t xml:space="preserve"> to the right.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only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w:t>
      </w:r>
      <w:r w:rsidR="00835861">
        <w:rPr>
          <w:rFonts w:ascii="Times New Roman" w:hAnsi="Times New Roman" w:cs="Times New Roman"/>
        </w:rPr>
        <w:t>women</w:t>
      </w:r>
      <w:r w:rsidRPr="00E21350">
        <w:rPr>
          <w:rFonts w:ascii="Times New Roman" w:hAnsi="Times New Roman" w:cs="Times New Roman"/>
        </w:rPr>
        <w:t xml:space="preserve">, this may be due to the fact that </w:t>
      </w:r>
      <w:r w:rsidR="00835861">
        <w:rPr>
          <w:rFonts w:ascii="Times New Roman" w:hAnsi="Times New Roman" w:cs="Times New Roman"/>
        </w:rPr>
        <w:t>men</w:t>
      </w:r>
      <w:r w:rsidRPr="00E21350">
        <w:rPr>
          <w:rFonts w:ascii="Times New Roman" w:hAnsi="Times New Roman" w:cs="Times New Roman"/>
        </w:rPr>
        <w:t xml:space="preserve">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329495F2"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in RT relevant to </w:t>
      </w:r>
      <w:r w:rsidR="003E0A92">
        <w:rPr>
          <w:rFonts w:ascii="Times New Roman" w:hAnsi="Times New Roman" w:cs="Times New Roman"/>
        </w:rPr>
        <w:t xml:space="preserve">sex </w:t>
      </w:r>
      <w:r>
        <w:rPr>
          <w:rFonts w:ascii="Times New Roman" w:hAnsi="Times New Roman" w:cs="Times New Roman"/>
        </w:rPr>
        <w:t xml:space="preserve">was </w:t>
      </w:r>
      <w:r w:rsidR="003E0A92">
        <w:rPr>
          <w:rFonts w:ascii="Times New Roman" w:hAnsi="Times New Roman" w:cs="Times New Roman"/>
        </w:rPr>
        <w:t>observed</w:t>
      </w:r>
      <w:r>
        <w:rPr>
          <w:rFonts w:ascii="Times New Roman" w:hAnsi="Times New Roman" w:cs="Times New Roman"/>
        </w:rPr>
        <w:t xml:space="preserve"> across both ruling periods and competition rounds.  This prominent sex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B52C3D">
        <w:rPr>
          <w:rFonts w:ascii="Times New Roman" w:hAnsi="Times New Roman" w:cs="Times New Roman"/>
        </w:rPr>
        <w:t xml:space="preserve"> While this study has continuously reported a sex difference in RTs of athletes, this sex difference </w:t>
      </w:r>
      <w:r w:rsidR="00A326D0">
        <w:rPr>
          <w:rFonts w:ascii="Times New Roman" w:hAnsi="Times New Roman" w:cs="Times New Roman"/>
        </w:rPr>
        <w:t>may be a</w:t>
      </w:r>
      <w:r w:rsidR="00B52C3D">
        <w:rPr>
          <w:rFonts w:ascii="Times New Roman" w:hAnsi="Times New Roman" w:cs="Times New Roman"/>
        </w:rPr>
        <w:t xml:space="preserve"> consequence </w:t>
      </w:r>
      <w:r w:rsidR="00A326D0">
        <w:rPr>
          <w:rFonts w:ascii="Times New Roman" w:hAnsi="Times New Roman" w:cs="Times New Roman"/>
        </w:rPr>
        <w:t>of the cu</w:t>
      </w:r>
      <w:r w:rsidR="009E24E0">
        <w:rPr>
          <w:rFonts w:ascii="Times New Roman" w:hAnsi="Times New Roman" w:cs="Times New Roman"/>
        </w:rPr>
        <w:t>rrently employed starting block 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w:t>
      </w:r>
      <w:r w:rsidR="00A326D0">
        <w:rPr>
          <w:rFonts w:ascii="Times New Roman" w:hAnsi="Times New Roman" w:cs="Times New Roman"/>
        </w:rPr>
        <w:lastRenderedPageBreak/>
        <w:t>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sex difference exists in the RTs of athletes.</w:t>
      </w:r>
    </w:p>
    <w:p w14:paraId="65D19E25" w14:textId="58DCB096"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9E24E0">
        <w:rPr>
          <w:rFonts w:ascii="Times New Roman" w:hAnsi="Times New Roman" w:cs="Times New Roman"/>
          <w:b/>
          <w:i/>
        </w:rPr>
        <w:t xml:space="preserve">eaction Time </w:t>
      </w:r>
      <w:r w:rsidRPr="00E96C83">
        <w:rPr>
          <w:rFonts w:ascii="Times New Roman" w:hAnsi="Times New Roman" w:cs="Times New Roman"/>
          <w:b/>
          <w:i/>
        </w:rPr>
        <w:t>Revision</w:t>
      </w:r>
    </w:p>
    <w:p w14:paraId="7A5BEE22" w14:textId="79C2E2B8"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w:t>
      </w:r>
      <w:r w:rsidR="009E24E0">
        <w:rPr>
          <w:rFonts w:ascii="Times New Roman" w:hAnsi="Times New Roman" w:cs="Times New Roman"/>
        </w:rPr>
        <w:t xml:space="preserve">Based on this, </w:t>
      </w:r>
      <w:r w:rsidR="000A01E7">
        <w:rPr>
          <w:rFonts w:ascii="Times New Roman" w:hAnsi="Times New Roman" w:cs="Times New Roman"/>
        </w:rPr>
        <w:t xml:space="preserve">it is suggested that the RT threshold for </w:t>
      </w:r>
      <w:r w:rsidR="00835861">
        <w:rPr>
          <w:rFonts w:ascii="Times New Roman" w:hAnsi="Times New Roman" w:cs="Times New Roman"/>
        </w:rPr>
        <w:t>men</w:t>
      </w:r>
      <w:r w:rsidR="000A01E7">
        <w:rPr>
          <w:rFonts w:ascii="Times New Roman" w:hAnsi="Times New Roman" w:cs="Times New Roman"/>
        </w:rPr>
        <w:t xml:space="preserve"> be increased to 115 ms, while</w:t>
      </w:r>
      <w:r w:rsidR="00835861">
        <w:rPr>
          <w:rFonts w:ascii="Times New Roman" w:hAnsi="Times New Roman" w:cs="Times New Roman"/>
        </w:rPr>
        <w:t xml:space="preserve"> women</w:t>
      </w:r>
      <w:r w:rsidR="000A01E7">
        <w:rPr>
          <w:rFonts w:ascii="Times New Roman" w:hAnsi="Times New Roman" w:cs="Times New Roman"/>
        </w:rPr>
        <w:t xml:space="preserve">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0A01E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0A01E7">
        <w:rPr>
          <w:rFonts w:ascii="Times New Roman" w:hAnsi="Times New Roman" w:cs="Times New Roman"/>
          <w:noProof/>
        </w:rPr>
        <w:t>Lipps, Galecki et al. (2011)</w:t>
      </w:r>
      <w:r w:rsidR="000A01E7">
        <w:rPr>
          <w:rFonts w:ascii="Times New Roman" w:hAnsi="Times New Roman" w:cs="Times New Roman"/>
        </w:rPr>
        <w:fldChar w:fldCharType="end"/>
      </w:r>
      <w:r w:rsidR="00835861">
        <w:rPr>
          <w:rFonts w:ascii="Times New Roman" w:hAnsi="Times New Roman" w:cs="Times New Roman"/>
        </w:rPr>
        <w:t>, under the constraints of the cu</w:t>
      </w:r>
      <w:r w:rsidR="009E24E0">
        <w:rPr>
          <w:rFonts w:ascii="Times New Roman" w:hAnsi="Times New Roman" w:cs="Times New Roman"/>
        </w:rPr>
        <w:t>rrently employed starting block technology</w:t>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157BCE21" w:rsidR="002C3FD7" w:rsidRPr="00F06734" w:rsidRDefault="00302473" w:rsidP="00B36723">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 ms</w:t>
      </w:r>
      <w:r w:rsidRPr="00610946">
        <w:rPr>
          <w:rFonts w:ascii="Times New Roman" w:hAnsi="Times New Roman" w:cs="Times New Roman"/>
        </w:rPr>
        <w:t xml:space="preserve"> ruling as a disqualification limit for false starts in elite athletics is too</w:t>
      </w:r>
      <w:r>
        <w:rPr>
          <w:rFonts w:ascii="Times New Roman" w:hAnsi="Times New Roman" w:cs="Times New Roman"/>
        </w:rPr>
        <w:t xml:space="preserve"> short</w:t>
      </w:r>
      <w:r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Pr="00610946">
        <w:rPr>
          <w:rFonts w:ascii="Times New Roman" w:hAnsi="Times New Roman" w:cs="Times New Roman"/>
        </w:rPr>
        <w:t xml:space="preserve">his needs to be </w:t>
      </w:r>
      <w:r w:rsidR="009E24E0">
        <w:rPr>
          <w:rFonts w:ascii="Times New Roman" w:hAnsi="Times New Roman" w:cs="Times New Roman"/>
        </w:rPr>
        <w:t>considered in relation to</w:t>
      </w:r>
      <w:r w:rsidRPr="00610946">
        <w:rPr>
          <w:rFonts w:ascii="Times New Roman" w:hAnsi="Times New Roman" w:cs="Times New Roman"/>
        </w:rPr>
        <w:t xml:space="preserve"> the current technology utilised to measure an athlete’s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sidRPr="00610946">
        <w:rPr>
          <w:rFonts w:ascii="Times New Roman" w:hAnsi="Times New Roman" w:cs="Times New Roman"/>
        </w:rPr>
        <w:t xml:space="preserve">The </w:t>
      </w:r>
      <w:r w:rsidR="00380751">
        <w:rPr>
          <w:rFonts w:ascii="Times New Roman" w:hAnsi="Times New Roman" w:cs="Times New Roman"/>
        </w:rPr>
        <w:t>IAAF approved technology</w:t>
      </w:r>
      <w:r w:rsidRPr="00610946">
        <w:rPr>
          <w:rFonts w:ascii="Times New Roman" w:hAnsi="Times New Roman" w:cs="Times New Roman"/>
        </w:rPr>
        <w:t xml:space="preserve"> does not re</w:t>
      </w:r>
      <w:r w:rsidR="00380751">
        <w:rPr>
          <w:rFonts w:ascii="Times New Roman" w:hAnsi="Times New Roman" w:cs="Times New Roman"/>
        </w:rPr>
        <w:t>cord</w:t>
      </w:r>
      <w:r w:rsidRPr="00610946">
        <w:rPr>
          <w:rFonts w:ascii="Times New Roman" w:hAnsi="Times New Roman" w:cs="Times New Roman"/>
        </w:rPr>
        <w:t xml:space="preserve"> the quickest </w:t>
      </w:r>
      <w:r w:rsidR="00380751">
        <w:rPr>
          <w:rFonts w:ascii="Times New Roman" w:hAnsi="Times New Roman" w:cs="Times New Roman"/>
        </w:rPr>
        <w:t>RT</w:t>
      </w:r>
      <w:r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w:t>
      </w:r>
      <w:r w:rsidR="00F53348">
        <w:rPr>
          <w:rFonts w:ascii="Times New Roman" w:hAnsi="Times New Roman" w:cs="Times New Roman"/>
        </w:rPr>
        <w:t>ed</w:t>
      </w:r>
      <w:r>
        <w:rPr>
          <w:rFonts w:ascii="Times New Roman" w:hAnsi="Times New Roman" w:cs="Times New Roman"/>
        </w:rPr>
        <w:t xml:space="preserve"> that </w:t>
      </w:r>
      <w:r w:rsidR="00380751">
        <w:rPr>
          <w:rFonts w:ascii="Times New Roman" w:hAnsi="Times New Roman" w:cs="Times New Roman"/>
        </w:rPr>
        <w:t>RTs</w:t>
      </w:r>
      <w:r>
        <w:rPr>
          <w:rFonts w:ascii="Times New Roman" w:hAnsi="Times New Roman" w:cs="Times New Roman"/>
        </w:rPr>
        <w:t xml:space="preserve"> of 85 ms</w:t>
      </w:r>
      <w:r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Pr="00610946">
        <w:rPr>
          <w:rFonts w:ascii="Times New Roman" w:hAnsi="Times New Roman" w:cs="Times New Roman"/>
        </w:rPr>
        <w:t xml:space="preserve"> suggests that these reduced </w:t>
      </w:r>
      <w:r w:rsidR="00380751">
        <w:rPr>
          <w:rFonts w:ascii="Times New Roman" w:hAnsi="Times New Roman" w:cs="Times New Roman"/>
        </w:rPr>
        <w:t>RTs</w:t>
      </w:r>
      <w:r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Pr="00610946">
        <w:rPr>
          <w:rFonts w:ascii="Times New Roman" w:hAnsi="Times New Roman" w:cs="Times New Roman"/>
        </w:rPr>
        <w:t xml:space="preserve"> </w:t>
      </w:r>
      <w:r w:rsidR="00F53348">
        <w:rPr>
          <w:rFonts w:ascii="Times New Roman" w:hAnsi="Times New Roman" w:cs="Times New Roman"/>
        </w:rPr>
        <w:t>response</w:t>
      </w:r>
      <w:r w:rsidRPr="00610946">
        <w:rPr>
          <w:rFonts w:ascii="Times New Roman" w:hAnsi="Times New Roman" w:cs="Times New Roman"/>
        </w:rPr>
        <w:t xml:space="preserve"> of an elite at</w:t>
      </w:r>
      <w:r>
        <w:rPr>
          <w:rFonts w:ascii="Times New Roman" w:hAnsi="Times New Roman" w:cs="Times New Roman"/>
        </w:rPr>
        <w:t>hlete after a start</w:t>
      </w:r>
      <w:r w:rsidR="00F53348">
        <w:rPr>
          <w:rFonts w:ascii="Times New Roman" w:hAnsi="Times New Roman" w:cs="Times New Roman"/>
        </w:rPr>
        <w:t xml:space="preserve"> signal</w:t>
      </w:r>
      <w:r>
        <w:rPr>
          <w:rFonts w:ascii="Times New Roman" w:hAnsi="Times New Roman" w:cs="Times New Roman"/>
        </w:rPr>
        <w:t>.</w:t>
      </w:r>
      <w:r w:rsidR="001F1A26">
        <w:rPr>
          <w:rFonts w:ascii="Times New Roman" w:hAnsi="Times New Roman" w:cs="Times New Roman"/>
        </w:rPr>
        <w:t xml:space="preserve"> </w:t>
      </w: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49E55AD2"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00C7609C">
        <w:rPr>
          <w:rFonts w:ascii="Times New Roman" w:hAnsi="Times New Roman" w:cs="Times New Roman"/>
        </w:rPr>
        <w:t>, under the IAAF approved starting block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Pr="002C3FD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Pr="002C3FD7">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w:t>
      </w:r>
      <w:r w:rsidRPr="002C3FD7">
        <w:rPr>
          <w:rFonts w:ascii="Times New Roman" w:hAnsi="Times New Roman" w:cs="Times New Roman"/>
        </w:rPr>
        <w:lastRenderedPageBreak/>
        <w:t xml:space="preserve">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Revised RT thresholds, estimated from the historical data, for</w:t>
      </w:r>
      <w:r w:rsidR="002C3FD7">
        <w:rPr>
          <w:rFonts w:ascii="Times New Roman" w:hAnsi="Times New Roman" w:cs="Times New Roman"/>
        </w:rPr>
        <w:t xml:space="preserve"> both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461A6765"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hyperlink r:id="rId12" w:history="1">
        <w:r w:rsidR="00296C9A" w:rsidRPr="0046320C">
          <w:rPr>
            <w:rStyle w:val="Hyperlink"/>
            <w:rFonts w:ascii="Times New Roman" w:hAnsi="Times New Roman" w:cs="Times New Roman"/>
          </w:rPr>
          <w:t>https://goo.gl/xYuQXH</w:t>
        </w:r>
      </w:hyperlink>
      <w:r w:rsidR="00296C9A">
        <w:rPr>
          <w:rFonts w:ascii="Times New Roman" w:hAnsi="Times New Roman" w:cs="Times New Roman"/>
        </w:rPr>
        <w:t xml:space="preserve">; </w:t>
      </w:r>
      <w:r w:rsidRPr="00B36723">
        <w:rPr>
          <w:rFonts w:ascii="Times New Roman" w:hAnsi="Times New Roman" w:cs="Times New Roman"/>
        </w:rPr>
        <w:t>.csv)</w:t>
      </w:r>
    </w:p>
    <w:p w14:paraId="5E78AB68" w14:textId="7EDAB246" w:rsidR="00E21350" w:rsidRDefault="00822BA0" w:rsidP="00DE41E1">
      <w:pPr>
        <w:spacing w:line="480" w:lineRule="auto"/>
        <w:rPr>
          <w:rFonts w:ascii="Times New Roman" w:hAnsi="Times New Roman" w:cs="Times New Roman"/>
          <w:b/>
        </w:rPr>
      </w:pPr>
      <w:r w:rsidRPr="00B36723">
        <w:rPr>
          <w:rFonts w:ascii="Times New Roman" w:hAnsi="Times New Roman" w:cs="Times New Roman"/>
        </w:rPr>
        <w:t>Supplement B: R Code for Reaction Time Analysis. (</w:t>
      </w:r>
      <w:hyperlink r:id="rId13" w:history="1">
        <w:r w:rsidR="00296C9A" w:rsidRPr="0046320C">
          <w:rPr>
            <w:rStyle w:val="Hyperlink"/>
            <w:rFonts w:ascii="Times New Roman" w:hAnsi="Times New Roman" w:cs="Times New Roman"/>
          </w:rPr>
          <w:t>https://goo.gl/rBPCHn</w:t>
        </w:r>
      </w:hyperlink>
      <w:r w:rsidRPr="00B36723">
        <w:rPr>
          <w:rFonts w:ascii="Times New Roman" w:hAnsi="Times New Roman" w:cs="Times New Roman"/>
        </w:rPr>
        <w:t>;</w:t>
      </w:r>
      <w:r w:rsidR="00296C9A">
        <w:rPr>
          <w:rFonts w:ascii="Times New Roman" w:hAnsi="Times New Roman" w:cs="Times New Roman"/>
        </w:rPr>
        <w:t xml:space="preserve"> </w:t>
      </w:r>
      <w:r w:rsidRPr="00B36723">
        <w:rPr>
          <w:rFonts w:ascii="Times New Roman" w:hAnsi="Times New Roman" w:cs="Times New Roman"/>
        </w:rPr>
        <w:t>.R)</w:t>
      </w:r>
    </w:p>
    <w:p w14:paraId="7EDA021A" w14:textId="77777777" w:rsidR="00835861" w:rsidRDefault="00835861" w:rsidP="00DE41E1">
      <w:pPr>
        <w:spacing w:line="480" w:lineRule="auto"/>
        <w:rPr>
          <w:rFonts w:ascii="Times New Roman" w:hAnsi="Times New Roman" w:cs="Times New Roman"/>
          <w:b/>
        </w:rPr>
      </w:pPr>
    </w:p>
    <w:p w14:paraId="0C8F9B28" w14:textId="77777777" w:rsidR="00835861" w:rsidRDefault="00835861" w:rsidP="00DE41E1">
      <w:pPr>
        <w:spacing w:line="480" w:lineRule="auto"/>
        <w:rPr>
          <w:rFonts w:ascii="Times New Roman" w:hAnsi="Times New Roman" w:cs="Times New Roman"/>
          <w:b/>
        </w:rPr>
      </w:pPr>
    </w:p>
    <w:p w14:paraId="7C3FFCCF" w14:textId="77777777" w:rsidR="00835861" w:rsidRDefault="00835861" w:rsidP="00DE41E1">
      <w:pPr>
        <w:spacing w:line="480" w:lineRule="auto"/>
        <w:rPr>
          <w:rFonts w:ascii="Times New Roman" w:hAnsi="Times New Roman" w:cs="Times New Roman"/>
          <w:b/>
        </w:rPr>
      </w:pP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0B3E0984" w14:textId="5624CE28" w:rsidR="000A01E7" w:rsidRPr="000A01E7" w:rsidRDefault="00B36723" w:rsidP="000A01E7">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0A01E7" w:rsidRPr="000A01E7">
        <w:t xml:space="preserve">Athletics Australia. (2009). "Implementation of IAAF "No False Start" Rule." from </w:t>
      </w:r>
      <w:hyperlink r:id="rId14" w:history="1">
        <w:r w:rsidR="000A01E7" w:rsidRPr="000A01E7">
          <w:rPr>
            <w:rStyle w:val="Hyperlink"/>
          </w:rPr>
          <w:t>http://www.easternsuburbs.org.au/assets/console/customitem/attachments/New_Start_Rule_Guidelines_141109.pdf</w:t>
        </w:r>
      </w:hyperlink>
      <w:r w:rsidR="000A01E7" w:rsidRPr="000A01E7">
        <w:t>.</w:t>
      </w:r>
    </w:p>
    <w:p w14:paraId="6F112D0C" w14:textId="77777777" w:rsidR="000A01E7" w:rsidRPr="000A01E7" w:rsidRDefault="000A01E7" w:rsidP="000A01E7">
      <w:pPr>
        <w:pStyle w:val="EndNoteBibliography"/>
      </w:pPr>
      <w:r w:rsidRPr="000A01E7">
        <w:t xml:space="preserve">Brown, A. M., Z. R. Kenwell, B. K. V. Maraj and D. F. Collins (2008). ""Go" signal intensity influences the sprint start." </w:t>
      </w:r>
      <w:r w:rsidRPr="000A01E7">
        <w:rPr>
          <w:u w:val="single"/>
        </w:rPr>
        <w:t>Medicine and Science in Sports and Exercise</w:t>
      </w:r>
      <w:r w:rsidRPr="000A01E7">
        <w:t xml:space="preserve"> </w:t>
      </w:r>
      <w:r w:rsidRPr="000A01E7">
        <w:rPr>
          <w:b/>
        </w:rPr>
        <w:t>40</w:t>
      </w:r>
      <w:r w:rsidRPr="000A01E7">
        <w:t>(6): 1142-1148.</w:t>
      </w:r>
    </w:p>
    <w:p w14:paraId="4A11A8F2" w14:textId="77777777" w:rsidR="000A01E7" w:rsidRPr="000A01E7" w:rsidRDefault="000A01E7" w:rsidP="000A01E7">
      <w:pPr>
        <w:pStyle w:val="EndNoteBibliography"/>
      </w:pPr>
      <w:r w:rsidRPr="000A01E7">
        <w:t xml:space="preserve">Dawson, M. R. W. (1988). "Fitting the ex-Gaussian equation to reaction time distributions." </w:t>
      </w:r>
      <w:r w:rsidRPr="000A01E7">
        <w:rPr>
          <w:u w:val="single"/>
        </w:rPr>
        <w:t>Behavior Research Methods, Instruments, &amp; Computers</w:t>
      </w:r>
      <w:r w:rsidRPr="000A01E7">
        <w:t xml:space="preserve"> </w:t>
      </w:r>
      <w:r w:rsidRPr="000A01E7">
        <w:rPr>
          <w:b/>
        </w:rPr>
        <w:t>20</w:t>
      </w:r>
      <w:r w:rsidRPr="000A01E7">
        <w:t>(1): 54-57.</w:t>
      </w:r>
    </w:p>
    <w:p w14:paraId="506930EB" w14:textId="77777777" w:rsidR="000A01E7" w:rsidRPr="000A01E7" w:rsidRDefault="000A01E7" w:rsidP="000A01E7">
      <w:pPr>
        <w:pStyle w:val="EndNoteBibliography"/>
      </w:pPr>
      <w:r w:rsidRPr="000A01E7">
        <w:t xml:space="preserve">Der, G. and I. J. Deary (2006). "Age and sex differences in reaction time in adulthood: Results from the United Kingdom health and lifestyle survey." </w:t>
      </w:r>
      <w:r w:rsidRPr="000A01E7">
        <w:rPr>
          <w:u w:val="single"/>
        </w:rPr>
        <w:t>Psychology and Aging</w:t>
      </w:r>
      <w:r w:rsidRPr="000A01E7">
        <w:t xml:space="preserve"> </w:t>
      </w:r>
      <w:r w:rsidRPr="000A01E7">
        <w:rPr>
          <w:b/>
        </w:rPr>
        <w:t>21</w:t>
      </w:r>
      <w:r w:rsidRPr="000A01E7">
        <w:t>(1): 62-73.</w:t>
      </w:r>
    </w:p>
    <w:p w14:paraId="0AEF6089" w14:textId="77777777" w:rsidR="000A01E7" w:rsidRPr="000A01E7" w:rsidRDefault="000A01E7" w:rsidP="000A01E7">
      <w:pPr>
        <w:pStyle w:val="EndNoteBibliography"/>
      </w:pPr>
      <w:r w:rsidRPr="000A01E7">
        <w:t xml:space="preserve">Greenwood, P. E. and M. S. Nikulin (1996). </w:t>
      </w:r>
      <w:r w:rsidRPr="000A01E7">
        <w:rPr>
          <w:u w:val="single"/>
        </w:rPr>
        <w:t>A guide to chi-squared testing</w:t>
      </w:r>
      <w:r w:rsidRPr="000A01E7">
        <w:t>, John Wiley &amp; Sons.</w:t>
      </w:r>
    </w:p>
    <w:p w14:paraId="56C55A26" w14:textId="08F224D3" w:rsidR="000A01E7" w:rsidRPr="000A01E7" w:rsidRDefault="000A01E7" w:rsidP="000A01E7">
      <w:pPr>
        <w:pStyle w:val="EndNoteBibliography"/>
      </w:pPr>
      <w:r w:rsidRPr="000A01E7">
        <w:lastRenderedPageBreak/>
        <w:t xml:space="preserve">International Association of Athletics Federations. (2015). "Competition Rules 2016-2017." from </w:t>
      </w:r>
      <w:hyperlink r:id="rId15" w:history="1">
        <w:r w:rsidRPr="000A01E7">
          <w:rPr>
            <w:rStyle w:val="Hyperlink"/>
          </w:rPr>
          <w:t>http://www.iaff.org/about-iaaf/documents/reules-regulations</w:t>
        </w:r>
      </w:hyperlink>
      <w:r w:rsidRPr="000A01E7">
        <w:t>.</w:t>
      </w:r>
    </w:p>
    <w:p w14:paraId="6E802BFE" w14:textId="77777777" w:rsidR="000A01E7" w:rsidRPr="000A01E7" w:rsidRDefault="000A01E7" w:rsidP="000A01E7">
      <w:pPr>
        <w:pStyle w:val="EndNoteBibliography"/>
      </w:pPr>
      <w:r w:rsidRPr="000A01E7">
        <w:t xml:space="preserve">Komi, V., M. Ishikawa and S. Jukka (2009). "IAAF sprint start research project: Is the 100ms limit still valid." </w:t>
      </w:r>
      <w:r w:rsidRPr="000A01E7">
        <w:rPr>
          <w:u w:val="single"/>
        </w:rPr>
        <w:t>New studies in athletics</w:t>
      </w:r>
      <w:r w:rsidRPr="000A01E7">
        <w:t xml:space="preserve"> </w:t>
      </w:r>
      <w:r w:rsidRPr="000A01E7">
        <w:rPr>
          <w:b/>
        </w:rPr>
        <w:t>24</w:t>
      </w:r>
      <w:r w:rsidRPr="000A01E7">
        <w:t>(1): 37-47.</w:t>
      </w:r>
    </w:p>
    <w:p w14:paraId="5A5F6DDB" w14:textId="77777777" w:rsidR="000A01E7" w:rsidRPr="000A01E7" w:rsidRDefault="000A01E7" w:rsidP="000A01E7">
      <w:pPr>
        <w:pStyle w:val="EndNoteBibliography"/>
      </w:pPr>
      <w:r w:rsidRPr="000A01E7">
        <w:t xml:space="preserve">Lipps, D. B., A. T. Galecki and J. A. Ashton-Miller (2011). "On the implications of a sex difference in the reaction times of sprinters at the Beijing Olympics." </w:t>
      </w:r>
      <w:r w:rsidRPr="000A01E7">
        <w:rPr>
          <w:u w:val="single"/>
        </w:rPr>
        <w:t>PLoS ONE</w:t>
      </w:r>
      <w:r w:rsidRPr="000A01E7">
        <w:t xml:space="preserve"> </w:t>
      </w:r>
      <w:r w:rsidRPr="000A01E7">
        <w:rPr>
          <w:b/>
        </w:rPr>
        <w:t>6</w:t>
      </w:r>
      <w:r w:rsidRPr="000A01E7">
        <w:t>(10).</w:t>
      </w:r>
    </w:p>
    <w:p w14:paraId="0196DF66" w14:textId="77777777" w:rsidR="000A01E7" w:rsidRPr="000A01E7" w:rsidRDefault="000A01E7" w:rsidP="000A01E7">
      <w:pPr>
        <w:pStyle w:val="EndNoteBibliography"/>
      </w:pPr>
      <w:r w:rsidRPr="000A01E7">
        <w:t xml:space="preserve">Massidda, D. (2013). "Retimes: Reaction Time Analysis." </w:t>
      </w:r>
      <w:r w:rsidRPr="000A01E7">
        <w:rPr>
          <w:u w:val="single"/>
        </w:rPr>
        <w:t>R package version 0.1-2</w:t>
      </w:r>
      <w:r w:rsidRPr="000A01E7">
        <w:t>.</w:t>
      </w:r>
    </w:p>
    <w:p w14:paraId="2EAB2487" w14:textId="77777777" w:rsidR="000A01E7" w:rsidRPr="000A01E7" w:rsidRDefault="000A01E7" w:rsidP="000A01E7">
      <w:pPr>
        <w:pStyle w:val="EndNoteBibliography"/>
      </w:pPr>
      <w:r w:rsidRPr="000A01E7">
        <w:t xml:space="preserve">Mero, A. and P. V. Komi (1990). "Reaction time and electromyographic activity during a sprint start." </w:t>
      </w:r>
      <w:r w:rsidRPr="000A01E7">
        <w:rPr>
          <w:u w:val="single"/>
        </w:rPr>
        <w:t>European Journal of Applied Physiology and Occupational Physiology</w:t>
      </w:r>
      <w:r w:rsidRPr="000A01E7">
        <w:t xml:space="preserve"> </w:t>
      </w:r>
      <w:r w:rsidRPr="000A01E7">
        <w:rPr>
          <w:b/>
        </w:rPr>
        <w:t>61</w:t>
      </w:r>
      <w:r w:rsidRPr="000A01E7">
        <w:t>(1-2): 73-80.</w:t>
      </w:r>
    </w:p>
    <w:p w14:paraId="35E3CCF5" w14:textId="77777777" w:rsidR="000A01E7" w:rsidRPr="000A01E7" w:rsidRDefault="000A01E7" w:rsidP="000A01E7">
      <w:pPr>
        <w:pStyle w:val="EndNoteBibliography"/>
      </w:pPr>
      <w:r w:rsidRPr="000A01E7">
        <w:t xml:space="preserve">Pain, M. T. G. and A. Hibbs (2007). "Sprint starts and the minimum auditory reaction time." </w:t>
      </w:r>
      <w:r w:rsidRPr="000A01E7">
        <w:rPr>
          <w:u w:val="single"/>
        </w:rPr>
        <w:t>Journal of Sports Sciences</w:t>
      </w:r>
      <w:r w:rsidRPr="000A01E7">
        <w:t xml:space="preserve"> </w:t>
      </w:r>
      <w:r w:rsidRPr="000A01E7">
        <w:rPr>
          <w:b/>
        </w:rPr>
        <w:t>25</w:t>
      </w:r>
      <w:r w:rsidRPr="000A01E7">
        <w:t>(1): 79-86.</w:t>
      </w:r>
    </w:p>
    <w:p w14:paraId="051889AE" w14:textId="07D4F374" w:rsidR="000A01E7" w:rsidRPr="000A01E7" w:rsidRDefault="000A01E7" w:rsidP="000A01E7">
      <w:pPr>
        <w:pStyle w:val="EndNoteBibliography"/>
        <w:rPr>
          <w:u w:val="single"/>
        </w:rPr>
      </w:pPr>
      <w:r w:rsidRPr="000A01E7">
        <w:t xml:space="preserve">R Core Team (2015). "R: A Language and Environment for Statistical Computing (R Foundation for Statistical Computing, Vienna, 2012)." </w:t>
      </w:r>
      <w:r w:rsidRPr="000A01E7">
        <w:rPr>
          <w:u w:val="single"/>
        </w:rPr>
        <w:t xml:space="preserve">URL: </w:t>
      </w:r>
      <w:hyperlink r:id="rId16" w:history="1">
        <w:r w:rsidRPr="000A01E7">
          <w:rPr>
            <w:rStyle w:val="Hyperlink"/>
          </w:rPr>
          <w:t>http://www.R-project.org</w:t>
        </w:r>
      </w:hyperlink>
      <w:r w:rsidRPr="000A01E7">
        <w:rPr>
          <w:u w:val="single"/>
        </w:rPr>
        <w:t xml:space="preserve"> </w:t>
      </w:r>
    </w:p>
    <w:p w14:paraId="7FCC7119" w14:textId="77777777" w:rsidR="000A01E7" w:rsidRPr="000A01E7" w:rsidRDefault="000A01E7" w:rsidP="000A01E7">
      <w:pPr>
        <w:pStyle w:val="EndNoteBibliography"/>
      </w:pPr>
      <w:r w:rsidRPr="000A01E7">
        <w:t xml:space="preserve">Silver, J. D., M. E. Ritchie and G. K. Smyth (2009). "Microarray background correction: maximum likelihood estimation for the normal–exponential convolution." </w:t>
      </w:r>
      <w:r w:rsidRPr="000A01E7">
        <w:rPr>
          <w:u w:val="single"/>
        </w:rPr>
        <w:t>Biostatistics</w:t>
      </w:r>
      <w:r w:rsidRPr="000A01E7">
        <w:t>: kxn042.</w:t>
      </w:r>
    </w:p>
    <w:p w14:paraId="7F5F81F5" w14:textId="77777777" w:rsidR="000A01E7" w:rsidRPr="000A01E7" w:rsidRDefault="000A01E7" w:rsidP="000A01E7">
      <w:pPr>
        <w:pStyle w:val="EndNoteBibliography"/>
      </w:pPr>
      <w:r w:rsidRPr="000A01E7">
        <w:t xml:space="preserve">Whitley, B. E., A. B. Nelson and C. J. Jones (1999). "Gender differences in cheating attitudes and classroom cheating behavior: A meta-analysis." </w:t>
      </w:r>
      <w:r w:rsidRPr="000A01E7">
        <w:rPr>
          <w:u w:val="single"/>
        </w:rPr>
        <w:t>Sex Roles</w:t>
      </w:r>
      <w:r w:rsidRPr="000A01E7">
        <w:t xml:space="preserve"> </w:t>
      </w:r>
      <w:r w:rsidRPr="000A01E7">
        <w:rPr>
          <w:b/>
        </w:rPr>
        <w:t>41</w:t>
      </w:r>
      <w:r w:rsidRPr="000A01E7">
        <w:t>(9-10): 657-680.</w:t>
      </w:r>
    </w:p>
    <w:p w14:paraId="015DB36A" w14:textId="611BB79A" w:rsidR="00191F9F" w:rsidRDefault="00B36723" w:rsidP="00C5796A">
      <w:pPr>
        <w:pStyle w:val="Bibliography"/>
        <w:rPr>
          <w:rFonts w:ascii="Times New Roman" w:hAnsi="Times New Roman" w:cs="Times New Roman"/>
          <w:b/>
        </w:rPr>
      </w:pPr>
      <w:r w:rsidRPr="00F422F8">
        <w:rPr>
          <w:rFonts w:ascii="Times New Roman" w:hAnsi="Times New Roman" w:cs="Times New Roman"/>
        </w:rPr>
        <w:fldChar w:fldCharType="end"/>
      </w:r>
    </w:p>
    <w:p w14:paraId="3DD282A4" w14:textId="77777777" w:rsidR="00835861" w:rsidRDefault="00835861" w:rsidP="006F2F46">
      <w:pPr>
        <w:rPr>
          <w:rFonts w:ascii="Times New Roman" w:hAnsi="Times New Roman" w:cs="Times New Roman"/>
          <w:b/>
        </w:rPr>
      </w:pPr>
    </w:p>
    <w:p w14:paraId="4FEAA7B7" w14:textId="77777777" w:rsidR="00835861" w:rsidRDefault="00835861" w:rsidP="006F2F46">
      <w:pPr>
        <w:rPr>
          <w:rFonts w:ascii="Times New Roman" w:hAnsi="Times New Roman" w:cs="Times New Roman"/>
          <w:b/>
        </w:rPr>
      </w:pPr>
    </w:p>
    <w:p w14:paraId="78310506" w14:textId="77777777" w:rsidR="00835861" w:rsidRDefault="00835861" w:rsidP="006F2F46">
      <w:pPr>
        <w:rPr>
          <w:rFonts w:ascii="Times New Roman" w:hAnsi="Times New Roman" w:cs="Times New Roman"/>
          <w:b/>
        </w:rPr>
      </w:pPr>
    </w:p>
    <w:p w14:paraId="0B9AA674" w14:textId="77777777" w:rsidR="00835861" w:rsidRDefault="00835861" w:rsidP="006F2F46">
      <w:pPr>
        <w:rPr>
          <w:rFonts w:ascii="Times New Roman" w:hAnsi="Times New Roman" w:cs="Times New Roman"/>
          <w:b/>
        </w:rPr>
      </w:pPr>
    </w:p>
    <w:p w14:paraId="46F05993" w14:textId="77777777" w:rsidR="00835861" w:rsidRDefault="00835861" w:rsidP="006F2F46">
      <w:pPr>
        <w:rPr>
          <w:rFonts w:ascii="Times New Roman" w:hAnsi="Times New Roman" w:cs="Times New Roman"/>
          <w:b/>
        </w:rPr>
      </w:pPr>
    </w:p>
    <w:p w14:paraId="0DA94767" w14:textId="77777777" w:rsidR="00835861" w:rsidRDefault="00835861" w:rsidP="006F2F46">
      <w:pPr>
        <w:rPr>
          <w:rFonts w:ascii="Times New Roman" w:hAnsi="Times New Roman" w:cs="Times New Roman"/>
          <w:b/>
        </w:rPr>
      </w:pPr>
    </w:p>
    <w:p w14:paraId="3224FC95" w14:textId="77777777" w:rsidR="00835861" w:rsidRDefault="00835861" w:rsidP="006F2F46">
      <w:pPr>
        <w:rPr>
          <w:rFonts w:ascii="Times New Roman" w:hAnsi="Times New Roman" w:cs="Times New Roman"/>
          <w:b/>
        </w:rPr>
      </w:pP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342F502A"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 xml:space="preserve">The numbers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7DAE9017" w:rsidR="00644CAA" w:rsidRDefault="00024C3F" w:rsidP="00F9686F">
      <w:pPr>
        <w:pStyle w:val="ListParagraph"/>
        <w:rPr>
          <w:rFonts w:ascii="Times New Roman" w:hAnsi="Times New Roman" w:cs="Times New Roman"/>
        </w:rPr>
      </w:pPr>
      <w:r w:rsidRPr="0085503C">
        <w:rPr>
          <w:rFonts w:ascii="Times New Roman" w:hAnsi="Times New Roman" w:cs="Times New Roman"/>
        </w:rPr>
        <w:lastRenderedPageBreak/>
        <w:t xml:space="preserve">A and B present the estimated distributions for </w:t>
      </w:r>
      <w:r w:rsidR="00835861">
        <w:rPr>
          <w:rFonts w:ascii="Times New Roman" w:hAnsi="Times New Roman" w:cs="Times New Roman"/>
        </w:rPr>
        <w:t>men and women</w:t>
      </w:r>
      <w:r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699005C1" w:rsidR="00EF6A59" w:rsidRPr="00EF6A59" w:rsidRDefault="00EF6A59" w:rsidP="002C3FD7">
      <w:pPr>
        <w:jc w:val="center"/>
      </w:pPr>
    </w:p>
    <w:sectPr w:rsidR="00EF6A59" w:rsidRPr="00EF6A59" w:rsidSect="008F1A32">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98207D" w14:textId="77777777" w:rsidR="00B1775B" w:rsidRDefault="00B1775B" w:rsidP="00EF6A59">
      <w:r>
        <w:separator/>
      </w:r>
    </w:p>
  </w:endnote>
  <w:endnote w:type="continuationSeparator" w:id="0">
    <w:p w14:paraId="547EBEBA" w14:textId="77777777" w:rsidR="00B1775B" w:rsidRDefault="00B1775B"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Franklin Gothic Medium Cond"/>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40EE77" w14:textId="77777777" w:rsidR="00B1775B" w:rsidRDefault="00B1775B" w:rsidP="00EF6A59">
      <w:r>
        <w:separator/>
      </w:r>
    </w:p>
  </w:footnote>
  <w:footnote w:type="continuationSeparator" w:id="0">
    <w:p w14:paraId="65A0B80E" w14:textId="77777777" w:rsidR="00B1775B" w:rsidRDefault="00B1775B" w:rsidP="00EF6A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CCA"/>
    <w:rsid w:val="00054E41"/>
    <w:rsid w:val="00062750"/>
    <w:rsid w:val="0006305C"/>
    <w:rsid w:val="00066802"/>
    <w:rsid w:val="00070229"/>
    <w:rsid w:val="00076BCF"/>
    <w:rsid w:val="000A01E7"/>
    <w:rsid w:val="000A63BE"/>
    <w:rsid w:val="000B1E0F"/>
    <w:rsid w:val="000B2415"/>
    <w:rsid w:val="000C27D3"/>
    <w:rsid w:val="000C2A7A"/>
    <w:rsid w:val="000D1BD3"/>
    <w:rsid w:val="000E1981"/>
    <w:rsid w:val="000F6135"/>
    <w:rsid w:val="001035D3"/>
    <w:rsid w:val="001072C3"/>
    <w:rsid w:val="00110ECD"/>
    <w:rsid w:val="001143DC"/>
    <w:rsid w:val="00120457"/>
    <w:rsid w:val="00127D00"/>
    <w:rsid w:val="00162B73"/>
    <w:rsid w:val="001902C3"/>
    <w:rsid w:val="00191F9F"/>
    <w:rsid w:val="00194A8D"/>
    <w:rsid w:val="001B2D3C"/>
    <w:rsid w:val="001B3F98"/>
    <w:rsid w:val="001E0E4B"/>
    <w:rsid w:val="001E2013"/>
    <w:rsid w:val="001F182D"/>
    <w:rsid w:val="001F1A26"/>
    <w:rsid w:val="001F23B4"/>
    <w:rsid w:val="001F338C"/>
    <w:rsid w:val="001F5076"/>
    <w:rsid w:val="0021688C"/>
    <w:rsid w:val="00226FE9"/>
    <w:rsid w:val="0024187B"/>
    <w:rsid w:val="0024202A"/>
    <w:rsid w:val="00242EA4"/>
    <w:rsid w:val="00246754"/>
    <w:rsid w:val="002520D7"/>
    <w:rsid w:val="00255383"/>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15B26"/>
    <w:rsid w:val="003204EA"/>
    <w:rsid w:val="00320751"/>
    <w:rsid w:val="00326A12"/>
    <w:rsid w:val="00341CA2"/>
    <w:rsid w:val="00360EC8"/>
    <w:rsid w:val="00361847"/>
    <w:rsid w:val="00361BA6"/>
    <w:rsid w:val="00380751"/>
    <w:rsid w:val="00392B28"/>
    <w:rsid w:val="003960CB"/>
    <w:rsid w:val="003A6496"/>
    <w:rsid w:val="003B0453"/>
    <w:rsid w:val="003B05AE"/>
    <w:rsid w:val="003B09A9"/>
    <w:rsid w:val="003C303A"/>
    <w:rsid w:val="003D0E84"/>
    <w:rsid w:val="003E0A92"/>
    <w:rsid w:val="003E484E"/>
    <w:rsid w:val="003E70F6"/>
    <w:rsid w:val="003E7577"/>
    <w:rsid w:val="0040360B"/>
    <w:rsid w:val="004571CF"/>
    <w:rsid w:val="004625D0"/>
    <w:rsid w:val="00473635"/>
    <w:rsid w:val="0047746B"/>
    <w:rsid w:val="0048689D"/>
    <w:rsid w:val="0049071C"/>
    <w:rsid w:val="004A4340"/>
    <w:rsid w:val="004B4688"/>
    <w:rsid w:val="004B4AAC"/>
    <w:rsid w:val="004F10DD"/>
    <w:rsid w:val="004F7C00"/>
    <w:rsid w:val="00524C04"/>
    <w:rsid w:val="00535E7D"/>
    <w:rsid w:val="00545E0B"/>
    <w:rsid w:val="0055310D"/>
    <w:rsid w:val="00557162"/>
    <w:rsid w:val="00584904"/>
    <w:rsid w:val="00587137"/>
    <w:rsid w:val="005A0036"/>
    <w:rsid w:val="005B44B7"/>
    <w:rsid w:val="005B4594"/>
    <w:rsid w:val="005C02B8"/>
    <w:rsid w:val="005D4015"/>
    <w:rsid w:val="005E4929"/>
    <w:rsid w:val="00607BA0"/>
    <w:rsid w:val="00610946"/>
    <w:rsid w:val="006213FB"/>
    <w:rsid w:val="00641C93"/>
    <w:rsid w:val="00644CAA"/>
    <w:rsid w:val="006460D1"/>
    <w:rsid w:val="006475CD"/>
    <w:rsid w:val="00654787"/>
    <w:rsid w:val="00654D7B"/>
    <w:rsid w:val="00657DF9"/>
    <w:rsid w:val="00671BC9"/>
    <w:rsid w:val="006754CB"/>
    <w:rsid w:val="00694FF1"/>
    <w:rsid w:val="006A720E"/>
    <w:rsid w:val="006E04FA"/>
    <w:rsid w:val="006F2F46"/>
    <w:rsid w:val="006F3A81"/>
    <w:rsid w:val="00705CDF"/>
    <w:rsid w:val="007075E5"/>
    <w:rsid w:val="0072453D"/>
    <w:rsid w:val="00727214"/>
    <w:rsid w:val="00750BB6"/>
    <w:rsid w:val="00784F30"/>
    <w:rsid w:val="00786B98"/>
    <w:rsid w:val="00793C5F"/>
    <w:rsid w:val="00794153"/>
    <w:rsid w:val="007B5D0E"/>
    <w:rsid w:val="007D1C40"/>
    <w:rsid w:val="007D4F6D"/>
    <w:rsid w:val="007F23FC"/>
    <w:rsid w:val="008052FC"/>
    <w:rsid w:val="008126FF"/>
    <w:rsid w:val="00822BA0"/>
    <w:rsid w:val="008300A4"/>
    <w:rsid w:val="0083227C"/>
    <w:rsid w:val="00835861"/>
    <w:rsid w:val="0084277A"/>
    <w:rsid w:val="0085503C"/>
    <w:rsid w:val="0086458F"/>
    <w:rsid w:val="00891A01"/>
    <w:rsid w:val="00892C56"/>
    <w:rsid w:val="008A3E85"/>
    <w:rsid w:val="008C5A29"/>
    <w:rsid w:val="008D1824"/>
    <w:rsid w:val="008F1A32"/>
    <w:rsid w:val="00904989"/>
    <w:rsid w:val="00911274"/>
    <w:rsid w:val="00914E76"/>
    <w:rsid w:val="00933712"/>
    <w:rsid w:val="00947087"/>
    <w:rsid w:val="0098106B"/>
    <w:rsid w:val="009846ED"/>
    <w:rsid w:val="009B5C8B"/>
    <w:rsid w:val="009C08AF"/>
    <w:rsid w:val="009D243D"/>
    <w:rsid w:val="009E24E0"/>
    <w:rsid w:val="009E7E45"/>
    <w:rsid w:val="00A303D9"/>
    <w:rsid w:val="00A326D0"/>
    <w:rsid w:val="00A378A8"/>
    <w:rsid w:val="00A4035F"/>
    <w:rsid w:val="00A54FED"/>
    <w:rsid w:val="00A56E00"/>
    <w:rsid w:val="00A6285D"/>
    <w:rsid w:val="00AC60A0"/>
    <w:rsid w:val="00AD29D4"/>
    <w:rsid w:val="00AF1EA7"/>
    <w:rsid w:val="00B051DC"/>
    <w:rsid w:val="00B1775B"/>
    <w:rsid w:val="00B3119F"/>
    <w:rsid w:val="00B36723"/>
    <w:rsid w:val="00B51922"/>
    <w:rsid w:val="00B52C3D"/>
    <w:rsid w:val="00B750C6"/>
    <w:rsid w:val="00B83A84"/>
    <w:rsid w:val="00B92278"/>
    <w:rsid w:val="00BA1A56"/>
    <w:rsid w:val="00BA6929"/>
    <w:rsid w:val="00BC35EB"/>
    <w:rsid w:val="00BE21F6"/>
    <w:rsid w:val="00C13D21"/>
    <w:rsid w:val="00C15DB8"/>
    <w:rsid w:val="00C25038"/>
    <w:rsid w:val="00C52B7A"/>
    <w:rsid w:val="00C5796A"/>
    <w:rsid w:val="00C610E3"/>
    <w:rsid w:val="00C70903"/>
    <w:rsid w:val="00C7609C"/>
    <w:rsid w:val="00C853D6"/>
    <w:rsid w:val="00C8719C"/>
    <w:rsid w:val="00C92E69"/>
    <w:rsid w:val="00CB7626"/>
    <w:rsid w:val="00CC1BDD"/>
    <w:rsid w:val="00CC1C1D"/>
    <w:rsid w:val="00CD66E0"/>
    <w:rsid w:val="00CE0FB8"/>
    <w:rsid w:val="00CE305B"/>
    <w:rsid w:val="00CF64E7"/>
    <w:rsid w:val="00D2474C"/>
    <w:rsid w:val="00D272E2"/>
    <w:rsid w:val="00D34102"/>
    <w:rsid w:val="00D60270"/>
    <w:rsid w:val="00D63629"/>
    <w:rsid w:val="00D92A04"/>
    <w:rsid w:val="00DB592D"/>
    <w:rsid w:val="00DB5ADC"/>
    <w:rsid w:val="00DB7072"/>
    <w:rsid w:val="00DD6137"/>
    <w:rsid w:val="00DE41E1"/>
    <w:rsid w:val="00DF14FA"/>
    <w:rsid w:val="00E02C46"/>
    <w:rsid w:val="00E07565"/>
    <w:rsid w:val="00E1746F"/>
    <w:rsid w:val="00E201B2"/>
    <w:rsid w:val="00E21350"/>
    <w:rsid w:val="00E44208"/>
    <w:rsid w:val="00E77288"/>
    <w:rsid w:val="00E96C83"/>
    <w:rsid w:val="00ED265E"/>
    <w:rsid w:val="00EE513E"/>
    <w:rsid w:val="00EF5B99"/>
    <w:rsid w:val="00EF6A59"/>
    <w:rsid w:val="00F04701"/>
    <w:rsid w:val="00F06734"/>
    <w:rsid w:val="00F1033D"/>
    <w:rsid w:val="00F1034C"/>
    <w:rsid w:val="00F148AF"/>
    <w:rsid w:val="00F32CA6"/>
    <w:rsid w:val="00F422F8"/>
    <w:rsid w:val="00F53348"/>
    <w:rsid w:val="00F608A8"/>
    <w:rsid w:val="00F80818"/>
    <w:rsid w:val="00F9686F"/>
    <w:rsid w:val="00F97196"/>
    <w:rsid w:val="00FA3E38"/>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oo.gl/rBPCH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oo.gl/xYuQXH"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www.iaff.org/about-iaaf/documents/reules-regulations" TargetMode="External"/><Relationship Id="rId10" Type="http://schemas.openxmlformats.org/officeDocument/2006/relationships/hyperlink" Target="mailto:kevin.hayes@ul.ie" TargetMode="External"/><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www.easternsuburbs.org.au/assets/console/customitem/attachments/New_Start_Rule_Guidelines_14110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882D783E-F1FE-43AD-87B9-5A70FD531E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5</Pages>
  <Words>7391</Words>
  <Characters>42135</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49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6</cp:revision>
  <cp:lastPrinted>2016-04-04T09:06:00Z</cp:lastPrinted>
  <dcterms:created xsi:type="dcterms:W3CDTF">2016-04-04T08:59:00Z</dcterms:created>
  <dcterms:modified xsi:type="dcterms:W3CDTF">2016-04-04T11:56:00Z</dcterms:modified>
</cp:coreProperties>
</file>